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24A582B" w14:textId="77777777" w:rsidR="00D5741B" w:rsidRPr="00D5741B" w:rsidRDefault="00D5741B" w:rsidP="00D5741B">
      <w:r w:rsidRPr="00D5741B">
        <w:t xml:space="preserve">Reaching the point of forest transition - the point at which deforestation ceases – can be achieved via one of many transition pathways </w:t>
      </w:r>
      <w:r w:rsidRPr="00D5741B">
        <w:fldChar w:fldCharType="begin"/>
      </w:r>
      <w:r w:rsidRPr="00D5741B">
        <w:instrText xml:space="preserve"> ADDIN ZOTERO_ITEM CSL_CITATION {"citationID":"y3Ffi47d","properties":{"formattedCitation":"(Lambin &amp; Meyfroidt 2010)","plainCitation":"(Lambin &amp; Meyfroidt 2010)","noteIndex":0},"citationItems":[{"id":1672,"uris":["http://zotero.org/users/2170232/items/4AESYRD7"],"uri":["http://zotero.org/users/2170232/items/4AESYRD7"],"itemData":{"id":1672,"type":"article-journal","abstract":"The concept of land use transition highlights that land use change is non-linear and is associated with other societal and biophysical system changes. A transition in land use is not a fixed pattern, nor is it deterministic. Land use transitions can be caused by negative socio-ecological feedbacks that arise from a depletion of key resources or from socio-economic change and innovation that take place rather independently from the ecological system. Here, we explore whether the sources of land use transitions are mostly endogenous socio-ecological forces or exogenous socio-economic factors. We first review a few generic pathways of forest transition as identified in national case studies, and evaluate the varying ecological quality of expanding forests associated with these pathways. We then discuss possible explanatory frameworks of land use transitions. We use the case of the recent forest transition in Vietnam as an illustration. Socio-ecological feedbacks seem to better explain a slowing down of deforestation and stabilization of forest cover, while exogenous socio-economic factors better account for reforestation. We conclude by discussing the prospects of accelerating land use transitions in tropical forest countries.","collection-title":"Forest transitions","container-title":"Land Use Policy","DOI":"10.1016/j.landusepol.2009.09.003","ISSN":"0264-8377","issue":"2","journalAbbreviation":"Land Use Policy","page":"108-118","source":"ScienceDirect","title":"Land use transitions: Socio-ecological feedback versus socio-economic change","title-short":"Land use transitions","volume":"27","author":[{"family":"Lambin","given":"Eric F."},{"family":"Meyfroidt","given":"Patrick"}],"issued":{"date-parts":[["2010",4,1]]}}}],"schema":"https://github.com/citation-style-language/schema/raw/master/csl-citation.json"} </w:instrText>
      </w:r>
      <w:r w:rsidRPr="00D5741B">
        <w:fldChar w:fldCharType="separate"/>
      </w:r>
      <w:r w:rsidRPr="00D5741B">
        <w:t>(Lambin &amp; Meyfroidt 2010)</w:t>
      </w:r>
      <w:r w:rsidRPr="00D5741B">
        <w:fldChar w:fldCharType="end"/>
      </w:r>
      <w:r w:rsidRPr="00D5741B">
        <w:t xml:space="preserve">. Research has however, shown that abandonment of agricultural land by local farmers (in favour of intensification elsewhere), small holder tree planting, and crisis narratives (e.g., flood prevention) are common drivers of forest transitions </w:t>
      </w:r>
      <w:r w:rsidRPr="00D5741B">
        <w:fldChar w:fldCharType="begin"/>
      </w:r>
      <w:r w:rsidRPr="00D5741B">
        <w:instrText xml:space="preserve"> ADDIN ZOTERO_ITEM CSL_CITATION {"citationID":"wgCYK4xf","properties":{"formattedCitation":"(Rudel et al. 2020)","plainCitation":"(Rudel et al. 2020)","noteIndex":0},"citationItems":[{"id":2887,"uris":["http://zotero.org/users/2170232/items/BI7JCJ4B"],"uri":["http://zotero.org/users/2170232/items/BI7JCJ4B"],"itemData":{"id":2887,"type":"article-journal","abstract":"Forest transitions occur when net reforestation replaces net deforestation in places. Because forest transitions can increase biodiversity and augment carbon sequestration, they appeal to policymakers contending with the degrading effects of forest loss and climate change. What then can policymakers do to trigger forest transitions? The historical record over the last two centuries provides insights into the precipitating conditions. The early transitions often occurred passively, through the spontaneous regeneration of trees on abandoned agricultural lands. Later forest transitions occurred more frequently after large-scale crisis narratives emerged and spurred governments to take action, often by planting trees on degraded, sloped lands. To a greater degree than their predecessors, latecomer forest transitions exhibit centralized loci of power, leaders with clearly articulated goals, and rapid changes in forest cover. These historical shifts in forest transitions reflect our growing appreciation of their utility for countering droughts, floods, land degradation, and climate change.","container-title":"Ambio","DOI":"10.1007/s13280-018-01143-0","ISSN":"1654-7209","issue":"1","journalAbbreviation":"Ambio","language":"en","page":"74-84","source":"Springer Link","title":"Whither the forest transition? Climate change, policy responses, and redistributed forests in the twenty-first century","title-short":"Whither the forest transition?","volume":"49","author":[{"family":"Rudel","given":"Thomas K."},{"family":"Meyfroidt","given":"Patrick"},{"family":"Chazdon","given":"Robin"},{"family":"Bongers","given":"Frans"},{"family":"Sloan","given":"Sean"},{"family":"Grau","given":"H. Ricardo"},{"family":"Van Holt","given":"Tracy"},{"family":"Schneider","given":"Laura"}],"issued":{"date-parts":[["2020",1,1]]}}}],"schema":"https://github.com/citation-style-language/schema/raw/master/csl-citation.json"} </w:instrText>
      </w:r>
      <w:r w:rsidRPr="00D5741B">
        <w:fldChar w:fldCharType="separate"/>
      </w:r>
      <w:r w:rsidRPr="00D5741B">
        <w:t>(Rudel et al. 2020)</w:t>
      </w:r>
      <w:r w:rsidRPr="00D5741B">
        <w:fldChar w:fldCharType="end"/>
      </w:r>
      <w:r w:rsidRPr="00D5741B">
        <w:t xml:space="preserve">. </w:t>
      </w:r>
    </w:p>
    <w:p w14:paraId="425A3939" w14:textId="672CC10E" w:rsidR="00612128" w:rsidRDefault="001B54B7">
      <w:commentRangeStart w:id="0"/>
      <w:r w:rsidRPr="001B54B7">
        <w:t xml:space="preserve">Cassava is not a valuable crop, </w:t>
      </w:r>
      <w:commentRangeEnd w:id="0"/>
      <w:r w:rsidRPr="001B54B7">
        <w:commentReference w:id="0"/>
      </w:r>
      <w:r w:rsidRPr="001B54B7">
        <w:t xml:space="preserve">yet it was the third most designated crop for new ELCs during the study period (4.9% of new ELCs, Table S18). </w:t>
      </w:r>
      <w:commentRangeStart w:id="1"/>
      <w:r w:rsidRPr="001B54B7">
        <w:t xml:space="preserve">It is unclear what is driving the negative relationship between cassava and new ELCs after two years. </w:t>
      </w:r>
      <w:commentRangeEnd w:id="1"/>
      <w:r w:rsidRPr="001B54B7">
        <w:commentReference w:id="1"/>
      </w:r>
    </w:p>
    <w:sectPr w:rsidR="00612128">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Nils Bunnefeld" w:date="2021-11-16T11:33:00Z" w:initials="NB">
    <w:p w14:paraId="3AF736D0" w14:textId="77777777" w:rsidR="001B54B7" w:rsidRDefault="001B54B7" w:rsidP="001B54B7">
      <w:pPr>
        <w:pStyle w:val="CommentText"/>
      </w:pPr>
      <w:r>
        <w:rPr>
          <w:rStyle w:val="CommentReference"/>
        </w:rPr>
        <w:annotationRef/>
      </w:r>
      <w:r>
        <w:t xml:space="preserve">Leave this to the discussion. </w:t>
      </w:r>
    </w:p>
  </w:comment>
  <w:comment w:id="1" w:author="Nils Bunnefeld" w:date="2021-11-16T11:34:00Z" w:initials="NB">
    <w:p w14:paraId="38FEA5A6" w14:textId="77777777" w:rsidR="001B54B7" w:rsidRDefault="001B54B7" w:rsidP="001B54B7">
      <w:pPr>
        <w:pStyle w:val="CommentText"/>
      </w:pPr>
      <w:r>
        <w:rPr>
          <w:rStyle w:val="CommentReference"/>
        </w:rPr>
        <w:annotationRef/>
      </w:r>
      <w:r>
        <w:t xml:space="preserve">And this.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AF736D0" w15:done="0"/>
  <w15:commentEx w15:paraId="38FEA5A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3E159F" w16cex:dateUtc="2021-11-16T11:33:00Z"/>
  <w16cex:commentExtensible w16cex:durableId="253E15A9" w16cex:dateUtc="2021-11-16T11:3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AF736D0" w16cid:durableId="253E159F"/>
  <w16cid:commentId w16cid:paraId="38FEA5A6" w16cid:durableId="253E15A9"/>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Nils Bunnefeld">
    <w15:presenceInfo w15:providerId="AD" w15:userId="S::nb20@stir.ac.uk::d625445a-78f6-42d6-9364-b9a67daa113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5741B"/>
    <w:rsid w:val="001B54B7"/>
    <w:rsid w:val="005760C1"/>
    <w:rsid w:val="008B6ED5"/>
    <w:rsid w:val="00D5741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CECA789"/>
  <w15:chartTrackingRefBased/>
  <w15:docId w15:val="{0330F422-3FC7-42AD-8105-925EF08B0B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1B54B7"/>
    <w:rPr>
      <w:sz w:val="16"/>
      <w:szCs w:val="16"/>
    </w:rPr>
  </w:style>
  <w:style w:type="paragraph" w:styleId="CommentText">
    <w:name w:val="annotation text"/>
    <w:basedOn w:val="Normal"/>
    <w:link w:val="CommentTextChar"/>
    <w:uiPriority w:val="99"/>
    <w:unhideWhenUsed/>
    <w:rsid w:val="001B54B7"/>
    <w:pPr>
      <w:spacing w:line="240" w:lineRule="auto"/>
    </w:pPr>
    <w:rPr>
      <w:sz w:val="20"/>
      <w:szCs w:val="20"/>
    </w:rPr>
  </w:style>
  <w:style w:type="character" w:customStyle="1" w:styleId="CommentTextChar">
    <w:name w:val="Comment Text Char"/>
    <w:basedOn w:val="DefaultParagraphFont"/>
    <w:link w:val="CommentText"/>
    <w:uiPriority w:val="99"/>
    <w:rsid w:val="001B54B7"/>
    <w:rPr>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microsoft.com/office/2018/08/relationships/commentsExtensible" Target="commentsExtensible.xml"/><Relationship Id="rId2" Type="http://schemas.openxmlformats.org/officeDocument/2006/relationships/settings" Target="settings.xml"/><Relationship Id="rId1" Type="http://schemas.openxmlformats.org/officeDocument/2006/relationships/styles" Target="styles.xml"/><Relationship Id="rId6" Type="http://schemas.microsoft.com/office/2016/09/relationships/commentsIds" Target="commentsIds.xml"/><Relationship Id="rId5" Type="http://schemas.microsoft.com/office/2011/relationships/commentsExtended" Target="commentsExtended.xml"/><Relationship Id="rId10" Type="http://schemas.openxmlformats.org/officeDocument/2006/relationships/theme" Target="theme/theme1.xml"/><Relationship Id="rId4" Type="http://schemas.openxmlformats.org/officeDocument/2006/relationships/comments" Target="comment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1</Pages>
  <Words>773</Words>
  <Characters>4408</Characters>
  <Application>Microsoft Office Word</Application>
  <DocSecurity>0</DocSecurity>
  <Lines>36</Lines>
  <Paragraphs>10</Paragraphs>
  <ScaleCrop>false</ScaleCrop>
  <Company/>
  <LinksUpToDate>false</LinksUpToDate>
  <CharactersWithSpaces>51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hew Nuttall</dc:creator>
  <cp:keywords/>
  <dc:description/>
  <cp:lastModifiedBy>Matthew Nuttall</cp:lastModifiedBy>
  <cp:revision>2</cp:revision>
  <dcterms:created xsi:type="dcterms:W3CDTF">2021-10-18T20:48:00Z</dcterms:created>
  <dcterms:modified xsi:type="dcterms:W3CDTF">2022-01-24T17:18:00Z</dcterms:modified>
</cp:coreProperties>
</file>